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A target and two drugs for SARS-CoV-2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SARS-CoV-2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SARS-CoV-2.</w:t>
      </w:r>
    </w:p>
    <w:p w14:paraId="04FACFDA" w14:textId="6B850436"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w:t>
      </w:r>
      <w:proofErr w:type="gramStart"/>
      <w:r w:rsidR="006322C2">
        <w:t xml:space="preserve">against </w:t>
      </w:r>
      <w:r w:rsidR="000F1B48">
        <w:t xml:space="preserve"> SARS</w:t>
      </w:r>
      <w:proofErr w:type="gramEnd"/>
      <w:r w:rsidR="000F1B48">
        <w:t>-CoV-2</w:t>
      </w:r>
      <w:r w:rsidR="006322C2">
        <w:t xml:space="preserve"> infection.</w:t>
      </w:r>
    </w:p>
    <w:p w14:paraId="61C6B34A" w14:textId="1ED8F939" w:rsidR="007D31A6" w:rsidRDefault="007D31A6" w:rsidP="007D31A6"/>
    <w:p w14:paraId="04DDC34C" w14:textId="4B52CF1D" w:rsidR="007D31A6" w:rsidRDefault="007D31A6">
      <w:r>
        <w:br w:type="page"/>
      </w:r>
    </w:p>
    <w:p w14:paraId="42E06167" w14:textId="65DBC2F5" w:rsidR="007D31A6" w:rsidRDefault="007D31A6" w:rsidP="007D31A6">
      <w:pPr>
        <w:pStyle w:val="Heading1"/>
      </w:pPr>
      <w:r>
        <w:lastRenderedPageBreak/>
        <w:t>Introduction</w:t>
      </w:r>
    </w:p>
    <w:p w14:paraId="35B05D85" w14:textId="77777777" w:rsidR="00910BFF" w:rsidRDefault="002432AD" w:rsidP="0065517C">
      <w:pPr>
        <w:spacing w:line="480" w:lineRule="auto"/>
      </w:pPr>
      <w:r>
        <w:t>(Fig</w:t>
      </w:r>
      <w:r w:rsidR="00391C53">
        <w:t xml:space="preserve"> </w:t>
      </w:r>
      <w:r>
        <w:t>1.)</w:t>
      </w:r>
      <w:r w:rsidR="00391C53">
        <w:t xml:space="preserve"> </w:t>
      </w:r>
    </w:p>
    <w:p w14:paraId="2CA2C4C2" w14:textId="6667C2FD" w:rsidR="002432AD" w:rsidRPr="00391C53" w:rsidRDefault="00391C53" w:rsidP="0065517C">
      <w:pPr>
        <w:spacing w:line="480" w:lineRule="auto"/>
      </w:pPr>
      <w:r>
        <w:t xml:space="preserve">An analysis pipeline searches the </w:t>
      </w:r>
      <w:r>
        <w:rPr>
          <w:b/>
          <w:bCs/>
        </w:rPr>
        <w:t>chembl_25</w:t>
      </w:r>
      <w:r>
        <w:t xml:space="preserve"> version of ChEMBL’s database for targets and drugs using viral genomic information from Genbank.</w:t>
      </w:r>
    </w:p>
    <w:p w14:paraId="0007A779" w14:textId="73DAD177" w:rsidR="0065517C" w:rsidRDefault="0065517C" w:rsidP="0065517C">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1CB6B66C" w14:textId="443E3116"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12B67AE1"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 </w:instrTex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DATA </w:instrText>
      </w:r>
      <w:r w:rsidR="0072300A">
        <w:fldChar w:fldCharType="end"/>
      </w:r>
      <w:r w:rsidR="0072300A">
        <w:fldChar w:fldCharType="separate"/>
      </w:r>
      <w:r w:rsidR="0072300A">
        <w:rPr>
          <w:noProof/>
        </w:rPr>
        <w:t>[3, 4]</w:t>
      </w:r>
      <w:r w:rsidR="0072300A">
        <w:fldChar w:fldCharType="end"/>
      </w:r>
      <w:r w:rsidR="0072300A">
        <w:t xml:space="preserve">.  </w:t>
      </w:r>
      <w:r>
        <w:t xml:space="preserve"> </w:t>
      </w:r>
      <w:r w:rsidR="00881594">
        <w:rPr>
          <w:b/>
          <w:bCs/>
        </w:rPr>
        <w:t>Results from this workflow</w:t>
      </w:r>
      <w:r>
        <w:rPr>
          <w:b/>
          <w:bCs/>
        </w:rPr>
        <w:t xml:space="preserve"> a</w:t>
      </w:r>
      <w:r w:rsidR="00881594">
        <w:rPr>
          <w:b/>
          <w:bCs/>
        </w:rPr>
        <w:t>re not</w:t>
      </w:r>
      <w:r>
        <w:rPr>
          <w:b/>
          <w:bCs/>
        </w:rPr>
        <w:t xml:space="preserve"> definitive, clinicly approved theraputic option</w:t>
      </w:r>
      <w:r w:rsidR="00881594">
        <w:rPr>
          <w:b/>
          <w:bCs/>
        </w:rPr>
        <w:t>s</w:t>
      </w:r>
      <w:r>
        <w:rPr>
          <w:b/>
          <w:bCs/>
        </w:rPr>
        <w:t>.</w:t>
      </w:r>
      <w:r>
        <w:t xml:space="preserve"> </w:t>
      </w:r>
      <w:r>
        <w:rPr>
          <w:b/>
          <w:bCs/>
        </w:rPr>
        <w:t xml:space="preserve"> These methods are intended to identify targets and drugs for further study.  </w:t>
      </w:r>
      <w:r>
        <w:t>While some dosage and toxicity data are available for the drugs in question from their original usage, the the therapeutic effect of these drugs against SARS-CoV-2 has not been studied.</w:t>
      </w:r>
    </w:p>
    <w:p w14:paraId="20EDF6BB" w14:textId="1991A05F"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 </w:instrTex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DATA </w:instrText>
      </w:r>
      <w:r w:rsidR="00F61C06">
        <w:fldChar w:fldCharType="end"/>
      </w:r>
      <w:r w:rsidR="00F61C06">
        <w:fldChar w:fldCharType="separate"/>
      </w:r>
      <w:r w:rsidR="00F61C06">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w:t>
      </w:r>
      <w:proofErr w:type="gramStart"/>
      <w:r w:rsidR="003C5EF3">
        <w:t>64 bit</w:t>
      </w:r>
      <w:proofErr w:type="gramEnd"/>
      <w:r w:rsidR="003C5EF3">
        <w:t xml:space="preserve"> Intel compatible CPU</w:t>
      </w:r>
      <w:r w:rsidR="00147EFE">
        <w:t>, and</w:t>
      </w:r>
      <w:r w:rsidR="003C5EF3">
        <w:t xml:space="preserve"> having 8 GB of ram.</w:t>
      </w:r>
    </w:p>
    <w:p w14:paraId="461289DD" w14:textId="21332ED2" w:rsidR="00876439" w:rsidRDefault="00876439" w:rsidP="00876439">
      <w:pPr>
        <w:spacing w:line="480" w:lineRule="auto"/>
      </w:pPr>
      <w:r>
        <w:lastRenderedPageBreak/>
        <w:t xml:space="preserve">ChEMBL provides a downloadable database that includes drug targets and drug information for those targets, as well as amino acid sequences of the protein targets </w:t>
      </w:r>
      <w:r>
        <w:fldChar w:fldCharType="begin"/>
      </w:r>
      <w:r w:rsidR="00F61C06">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61C06">
        <w:rPr>
          <w:noProof/>
        </w:rPr>
        <w:t>[10]</w:t>
      </w:r>
      <w:r>
        <w:fldChar w:fldCharType="end"/>
      </w:r>
      <w:r>
        <w:t>.  Drug targets tend to be proteins that are important enough to the organism to which they belong that they tend to be conserved</w:t>
      </w:r>
      <w:r w:rsidR="00DA7679">
        <w:t xml:space="preserve"> </w:t>
      </w:r>
      <w:r w:rsidR="00DA7679">
        <w:fldChar w:fldCharType="begin"/>
      </w:r>
      <w:r w:rsidR="00DA7679">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DA7679">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69400F54" w:rsidR="00507873" w:rsidRDefault="00507873" w:rsidP="00876439">
      <w:pPr>
        <w:spacing w:line="480" w:lineRule="auto"/>
      </w:pPr>
      <w:r>
        <w:t>Genbank provides a nucleotide sequence database containing genomes of many organisms, including the SARS-CoV-2 virus</w:t>
      </w:r>
      <w:r w:rsidR="00DA7679">
        <w:t xml:space="preserve"> </w:t>
      </w:r>
      <w:r w:rsidR="00DA7679">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DA7679">
        <w:rPr>
          <w:noProof/>
        </w:rPr>
        <w:t>[12]</w:t>
      </w:r>
      <w:r w:rsidR="00DA7679">
        <w:fldChar w:fldCharType="end"/>
      </w:r>
      <w:r w:rsidR="00E223B5">
        <w:t>.</w:t>
      </w:r>
    </w:p>
    <w:p w14:paraId="428DABC8" w14:textId="63C73302" w:rsidR="00507873" w:rsidRDefault="00507873" w:rsidP="00507873">
      <w:pPr>
        <w:spacing w:line="480" w:lineRule="auto"/>
      </w:pPr>
      <w:r>
        <w:t xml:space="preserve">EMBOSS tools provide the </w:t>
      </w:r>
      <w:r>
        <w:rPr>
          <w:b/>
          <w:bCs/>
        </w:rPr>
        <w:t>getorf</w:t>
      </w:r>
      <w:r>
        <w:t xml:space="preserve"> utility that finds the genes in the SARS-CoV-2 genome</w:t>
      </w:r>
      <w:r w:rsidR="00DB1253">
        <w:fldChar w:fldCharType="begin"/>
      </w:r>
      <w:r w:rsidR="00DB1253">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DB1253">
        <w:rPr>
          <w:noProof/>
        </w:rPr>
        <w:t>[13]</w:t>
      </w:r>
      <w:r w:rsidR="00DB1253">
        <w:fldChar w:fldCharType="end"/>
      </w:r>
      <w:r>
        <w:t>.  ORFs (Open Reading Frames) are amino acid sequences, including protein coding genes, that we wish to screen for sequence similarity to targets from ChEMBL.</w:t>
      </w:r>
    </w:p>
    <w:p w14:paraId="7728DF7B" w14:textId="3F7511F2"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DB1253">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DB1253">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0149F1B1"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 </w:instrTex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DATA </w:instrText>
      </w:r>
      <w:r w:rsidR="00DB1253">
        <w:fldChar w:fldCharType="end"/>
      </w:r>
      <w:r w:rsidR="00DB1253">
        <w:fldChar w:fldCharType="separate"/>
      </w:r>
      <w:r w:rsidR="00DB1253">
        <w:rPr>
          <w:noProof/>
        </w:rPr>
        <w:t>[15-17]</w:t>
      </w:r>
      <w:r w:rsidR="00DB1253">
        <w:fldChar w:fldCharType="end"/>
      </w:r>
      <w:r w:rsidR="00FB1BD3">
        <w:t>.</w:t>
      </w:r>
    </w:p>
    <w:p w14:paraId="192B07D5" w14:textId="5FCAC6A2" w:rsidR="00FB1BD3" w:rsidRDefault="00AE5F16" w:rsidP="00876439">
      <w:pPr>
        <w:spacing w:line="480" w:lineRule="auto"/>
      </w:pPr>
      <w:r>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DB1253">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DB1253">
        <w:rPr>
          <w:noProof/>
        </w:rPr>
        <w:t>[18]</w:t>
      </w:r>
      <w:r w:rsidR="00DB1253">
        <w:fldChar w:fldCharType="end"/>
      </w:r>
      <w:r>
        <w:t>.</w:t>
      </w:r>
    </w:p>
    <w:p w14:paraId="153E7797" w14:textId="7B2D0561" w:rsidR="007D31A6" w:rsidRDefault="007D31A6" w:rsidP="007D31A6">
      <w:pPr>
        <w:pStyle w:val="Heading1"/>
      </w:pPr>
      <w:r>
        <w:t>Materials and methods</w:t>
      </w:r>
    </w:p>
    <w:p w14:paraId="2573A1A1" w14:textId="17518FC5" w:rsidR="00C63637" w:rsidRDefault="00C63637" w:rsidP="00C63637">
      <w:pPr>
        <w:spacing w:line="480" w:lineRule="auto"/>
      </w:pPr>
      <w:r>
        <w:t>(Fig</w:t>
      </w:r>
      <w:r w:rsidR="001C3575">
        <w:t xml:space="preserve"> </w:t>
      </w:r>
      <w:proofErr w:type="gramStart"/>
      <w:r w:rsidR="002432AD">
        <w:t>2</w:t>
      </w:r>
      <w:r>
        <w:t xml:space="preserve"> .</w:t>
      </w:r>
      <w:proofErr w:type="gramEnd"/>
      <w:r>
        <w:t>)</w:t>
      </w:r>
      <w:r w:rsidR="001C3575">
        <w:t xml:space="preserve"> Target and drug analytical workflow.</w:t>
      </w:r>
    </w:p>
    <w:p w14:paraId="2F053B2E" w14:textId="250BC7CF" w:rsidR="005F7D4D" w:rsidRDefault="005F7D4D" w:rsidP="00C63637">
      <w:pPr>
        <w:spacing w:line="480" w:lineRule="auto"/>
      </w:pPr>
      <w:r>
        <w:lastRenderedPageBreak/>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 </w:instrTex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DATA </w:instrText>
      </w:r>
      <w:r>
        <w:fldChar w:fldCharType="end"/>
      </w:r>
      <w:r>
        <w:fldChar w:fldCharType="separate"/>
      </w:r>
      <w:r>
        <w:rPr>
          <w:noProof/>
        </w:rPr>
        <w:t>[5-7, 9]</w:t>
      </w:r>
      <w:r>
        <w:fldChar w:fldCharType="end"/>
      </w:r>
      <w:r>
        <w:t>.</w:t>
      </w:r>
    </w:p>
    <w:p w14:paraId="3259E5CB" w14:textId="74391591" w:rsidR="005F7D4D" w:rsidRDefault="005F7D4D" w:rsidP="00C63637">
      <w:pPr>
        <w:spacing w:line="480" w:lineRule="auto"/>
      </w:pPr>
      <w:r>
        <w:t>The PostgreSQL dump archive of the ChEMBL version 25 database is downloaded, decompressed, and restored in the Centos 7 VM.</w:t>
      </w:r>
    </w:p>
    <w:p w14:paraId="4CFD4E3E" w14:textId="364BC3C4" w:rsidR="005F7D4D" w:rsidRDefault="005F7D4D" w:rsidP="00C63637">
      <w:pPr>
        <w:spacing w:line="480" w:lineRule="auto"/>
      </w:pPr>
      <w:r>
        <w:t xml:space="preserve">EMBOSS tools are installed </w:t>
      </w:r>
      <w:r>
        <w:fldChar w:fldCharType="begin"/>
      </w:r>
      <w:r>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Pr>
          <w:noProof/>
        </w:rPr>
        <w:t>[13]</w:t>
      </w:r>
      <w:r>
        <w:fldChar w:fldCharType="end"/>
      </w:r>
      <w:r>
        <w:t>.</w:t>
      </w:r>
    </w:p>
    <w:p w14:paraId="600C6066" w14:textId="1E560944" w:rsidR="00C63637" w:rsidRDefault="00C63637" w:rsidP="00C63637">
      <w:pPr>
        <w:spacing w:line="480" w:lineRule="auto"/>
      </w:pPr>
      <w:r>
        <w:t>The genome of SARS-CoV-2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DA7679">
        <w:rPr>
          <w:noProof/>
        </w:rPr>
        <w:t>[12]</w:t>
      </w:r>
      <w:r>
        <w:fldChar w:fldCharType="end"/>
      </w:r>
      <w:r w:rsidR="00A25247">
        <w:t>.</w:t>
      </w:r>
      <w:r w:rsidR="00F65352">
        <w:t xml:space="preserve"> </w:t>
      </w:r>
    </w:p>
    <w:p w14:paraId="2966D168" w14:textId="56EC34FF" w:rsidR="008E1993" w:rsidRDefault="008E1993" w:rsidP="008E1993">
      <w:r>
        <w:t xml:space="preserve">ORFs were translated using EMBOSS tools </w:t>
      </w:r>
      <w:r>
        <w:fldChar w:fldCharType="begin"/>
      </w:r>
      <w:r w:rsidR="00DA7679">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DA7679">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5D9F0108" w:rsidR="0081345A" w:rsidRDefault="00C63637" w:rsidP="00987570">
      <w:pPr>
        <w:spacing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DA7679">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DA7679">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lastRenderedPageBreak/>
        <w:t xml:space="preserve">From the psql database query prompt,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48403700" w:rsidR="0028157D" w:rsidRPr="0028157D" w:rsidRDefault="0028157D" w:rsidP="0028157D">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he UPDATE statement is necessary to differentiate the statistics from those of other uploaded genomes.</w:t>
      </w:r>
    </w:p>
    <w:p w14:paraId="590B34AC" w14:textId="4C5A7426" w:rsidR="007D31A6" w:rsidRDefault="007D31A6">
      <w:r>
        <w:br w:type="page"/>
      </w:r>
    </w:p>
    <w:p w14:paraId="31B7974E" w14:textId="4D0E1CA2" w:rsidR="007D31A6" w:rsidRDefault="007D31A6" w:rsidP="007D31A6">
      <w:pPr>
        <w:pStyle w:val="Heading1"/>
      </w:pPr>
      <w:r>
        <w:lastRenderedPageBreak/>
        <w:t>Results and discussion</w:t>
      </w:r>
    </w:p>
    <w:p w14:paraId="316D5289" w14:textId="09CDE575" w:rsidR="00646173" w:rsidRPr="00646173" w:rsidRDefault="00646173" w:rsidP="00646173">
      <w:pPr>
        <w:pStyle w:val="Heading2"/>
      </w:pPr>
      <w:r>
        <w:t>The nature of targets</w:t>
      </w:r>
    </w:p>
    <w:p w14:paraId="56F42DEC" w14:textId="453020A9" w:rsidR="00CA3D27" w:rsidRDefault="00CA3D27" w:rsidP="00CA3D27">
      <w:pPr>
        <w:spacing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11]</w:t>
      </w:r>
      <w:r>
        <w:fldChar w:fldCharType="end"/>
      </w:r>
      <w:r>
        <w:t xml:space="preserve">. We are interested in protein targets that are highly conserved, because this indicates that the protein, in its conserved form, is necessary for the success of the disease organism </w:t>
      </w:r>
      <w:r w:rsidRPr="0025791D">
        <w:fldChar w:fldCharType="begin"/>
      </w:r>
      <w:r>
        <w:instrText xml:space="preserve"> ADDIN EN.CITE &lt;EndNote&gt;&lt;Cite ExcludeYear="1"&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Pr>
          <w:noProof/>
        </w:rPr>
        <w:t>[19]</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6261D420" w14:textId="093387C8" w:rsidR="00CA3D27" w:rsidRDefault="00CA3D27" w:rsidP="00CA3D27">
      <w:pPr>
        <w:spacing w:line="480" w:lineRule="auto"/>
      </w:pPr>
      <w:r>
        <w:t xml:space="preserve">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 Those sequences in the pathogen organism which are most necessary for its survival are also least likely to change, as mutation would tend to impair functions necessary for survival </w:t>
      </w:r>
      <w:r w:rsidRPr="00B3411B">
        <w:fldChar w:fldCharType="begin"/>
      </w:r>
      <w:r>
        <w:instrText xml:space="preserve"> ADDIN EN.CITE &lt;EndNote&gt;&lt;Cite&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Pr>
          <w:noProof/>
        </w:rPr>
        <w:t>[19]</w:t>
      </w:r>
      <w:r w:rsidRPr="00B3411B">
        <w:fldChar w:fldCharType="end"/>
      </w:r>
      <w:r>
        <w:t>.  At the same time, we are searching exactly for those critically necessary proteins as targets for drugs that can impair them.</w:t>
      </w:r>
    </w:p>
    <w:p w14:paraId="18ECB3C3" w14:textId="01A50F3C" w:rsidR="001366F6" w:rsidRDefault="001366F6" w:rsidP="00CA3D27">
      <w:pPr>
        <w:spacing w:line="480" w:lineRule="auto"/>
      </w:pPr>
      <w:r>
        <w:t>This approach is completely data driven, mechanism-agnostic method.  The only principle followed is that sequence and structural conservation are directly related to survival of the organism of interest.</w:t>
      </w:r>
    </w:p>
    <w:p w14:paraId="728B4D06" w14:textId="1141119E" w:rsidR="004900DF" w:rsidRDefault="004900DF" w:rsidP="004900DF">
      <w:pPr>
        <w:spacing w:line="480" w:lineRule="auto"/>
      </w:pPr>
      <w:r>
        <w:t xml:space="preserve">Uncertainty about whether existing drugs will effectively bind or interfere with the target proteins we identify is somewhat compensated for by the improvements of convenience and cost due to availability of the existing drugs, understanding of their dosage, and safety from existing studies </w:t>
      </w:r>
      <w:r w:rsidRPr="00AF52DF">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 </w:instrText>
      </w:r>
      <w:r>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DATA </w:instrText>
      </w:r>
      <w:r>
        <w:fldChar w:fldCharType="end"/>
      </w:r>
      <w:r w:rsidRPr="00AF52DF">
        <w:fldChar w:fldCharType="separate"/>
      </w:r>
      <w:r>
        <w:rPr>
          <w:noProof/>
        </w:rPr>
        <w:t>[20, 21]</w:t>
      </w:r>
      <w:r w:rsidRPr="00AF52DF">
        <w:fldChar w:fldCharType="end"/>
      </w:r>
      <w:r w:rsidRPr="00AF52DF">
        <w:t>.</w:t>
      </w:r>
      <w:r>
        <w:t xml:space="preserve"> To find likely targets in the genome, we need to measure similarity between ORFs from its genome and our </w:t>
      </w:r>
      <w:r>
        <w:lastRenderedPageBreak/>
        <w:t>target database.  When we have computed these similarities, we need to choose threshold criteria for filtering the most promising candidates.</w:t>
      </w:r>
    </w:p>
    <w:p w14:paraId="04B787AF" w14:textId="792EFDAC" w:rsidR="00646173" w:rsidRDefault="00646173" w:rsidP="00646173">
      <w:pPr>
        <w:pStyle w:val="Heading2"/>
      </w:pPr>
      <w:r>
        <w:t>Exploiting similarity with a curated target and drug database</w:t>
      </w:r>
    </w:p>
    <w:p w14:paraId="4D79020F" w14:textId="2C6AB47C" w:rsidR="002644DB" w:rsidRDefault="002644DB" w:rsidP="002644DB">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7546156B" w14:textId="68AA8421" w:rsidR="00213F07" w:rsidRDefault="00213F07" w:rsidP="002644DB">
      <w:pPr>
        <w:spacing w:after="0" w:line="480" w:lineRule="auto"/>
        <w:rPr>
          <w:bCs/>
        </w:rPr>
      </w:pPr>
      <w:r>
        <w:rPr>
          <w:bCs/>
        </w:rPr>
        <w:t>(Fig 3.)</w:t>
      </w:r>
    </w:p>
    <w:p w14:paraId="1DF5DD40" w14:textId="16E920FB" w:rsidR="001F2D07" w:rsidRDefault="001F2D07" w:rsidP="001F2D07">
      <w:pPr>
        <w:rPr>
          <w:rFonts w:ascii="Lucida Console" w:hAnsi="Lucida Console" w:cs="Lucida Console"/>
          <w:sz w:val="18"/>
          <w:szCs w:val="18"/>
        </w:rPr>
      </w:pPr>
      <w:r>
        <w:rPr>
          <w:rFonts w:ascii="Lucida Console" w:hAnsi="Lucida Console" w:cs="Lucida Console"/>
          <w:sz w:val="18"/>
          <w:szCs w:val="18"/>
        </w:rPr>
        <w:t xml:space="preserve">Commands run in R Studio quantify how many ORFs are </w:t>
      </w:r>
      <w:r w:rsidR="00B24C28">
        <w:rPr>
          <w:rFonts w:ascii="Lucida Console" w:hAnsi="Lucida Console" w:cs="Lucida Console"/>
          <w:sz w:val="18"/>
          <w:szCs w:val="18"/>
        </w:rPr>
        <w:t xml:space="preserve">produced in results from </w:t>
      </w:r>
      <w:r w:rsidR="00B24C28" w:rsidRPr="00CF2ED3">
        <w:rPr>
          <w:rFonts w:ascii="Lucida Console" w:hAnsi="Lucida Console" w:cs="Lucida Console"/>
          <w:b/>
          <w:bCs/>
          <w:sz w:val="18"/>
          <w:szCs w:val="18"/>
        </w:rPr>
        <w:t>getorf</w:t>
      </w:r>
      <w:r>
        <w:rPr>
          <w:rFonts w:ascii="Lucida Console" w:hAnsi="Lucida Console" w:cs="Lucida Console"/>
          <w:sz w:val="18"/>
          <w:szCs w:val="18"/>
        </w:rPr>
        <w:t>:</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1F2D07" w:rsidRPr="00583847" w14:paraId="6CD00C94" w14:textId="77777777" w:rsidTr="00DB51C2">
        <w:trPr>
          <w:tblCellSpacing w:w="0" w:type="dxa"/>
        </w:trPr>
        <w:tc>
          <w:tcPr>
            <w:tcW w:w="0" w:type="auto"/>
            <w:shd w:val="clear" w:color="auto" w:fill="FFFFFF"/>
            <w:hideMark/>
          </w:tcPr>
          <w:p w14:paraId="7C35AE06"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2620ADA"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6470B9C"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1E954547"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F8F73F5"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DB51C2">
            <w:pPr>
              <w:spacing w:after="0" w:line="240" w:lineRule="auto"/>
              <w:rPr>
                <w:rFonts w:ascii="Times New Roman" w:eastAsia="Times New Roman" w:hAnsi="Times New Roman" w:cs="Times New Roman"/>
                <w:sz w:val="24"/>
                <w:szCs w:val="24"/>
              </w:rPr>
            </w:pPr>
          </w:p>
        </w:tc>
      </w:tr>
      <w:tr w:rsidR="001F2D07" w:rsidRPr="00583847" w14:paraId="27E8EE5D" w14:textId="77777777" w:rsidTr="00DB51C2">
        <w:trPr>
          <w:tblCellSpacing w:w="0" w:type="dxa"/>
        </w:trPr>
        <w:tc>
          <w:tcPr>
            <w:tcW w:w="0" w:type="auto"/>
            <w:shd w:val="clear" w:color="auto" w:fill="FFFFFF"/>
            <w:hideMark/>
          </w:tcPr>
          <w:p w14:paraId="047F6F99" w14:textId="77777777" w:rsidR="001F2D07" w:rsidRPr="00583847" w:rsidRDefault="001F2D07" w:rsidP="00DB51C2">
            <w:pPr>
              <w:spacing w:after="0" w:line="240" w:lineRule="auto"/>
              <w:rPr>
                <w:rFonts w:ascii="Times New Roman" w:eastAsia="Times New Roman" w:hAnsi="Times New Roman" w:cs="Times New Roman"/>
                <w:sz w:val="20"/>
                <w:szCs w:val="20"/>
              </w:rPr>
            </w:pPr>
          </w:p>
        </w:tc>
      </w:tr>
      <w:tr w:rsidR="001F2D07" w:rsidRPr="00583847" w14:paraId="0D83E1D9" w14:textId="77777777" w:rsidTr="00DB51C2">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1F2D07" w:rsidRPr="00583847" w14:paraId="4D34CFF6" w14:textId="77777777" w:rsidTr="00DB51C2">
              <w:trPr>
                <w:tblCellSpacing w:w="0" w:type="dxa"/>
              </w:trPr>
              <w:tc>
                <w:tcPr>
                  <w:tcW w:w="15" w:type="dxa"/>
                  <w:hideMark/>
                </w:tcPr>
                <w:p w14:paraId="2E0D3EF4" w14:textId="77777777" w:rsidR="001F2D07" w:rsidRPr="00583847" w:rsidRDefault="001F2D07" w:rsidP="00DB51C2">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DB51C2">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16170E14" w14:textId="77777777" w:rsidR="001F2D07" w:rsidRPr="00F002DF" w:rsidRDefault="001F2D07" w:rsidP="00DB51C2">
            <w:pPr>
              <w:spacing w:after="0" w:line="240" w:lineRule="auto"/>
              <w:rPr>
                <w:rFonts w:eastAsia="Times New Roman" w:cstheme="minorHAnsi"/>
                <w:color w:val="000000"/>
                <w:sz w:val="24"/>
                <w:szCs w:val="24"/>
              </w:rPr>
            </w:pPr>
          </w:p>
        </w:tc>
      </w:tr>
    </w:tbl>
    <w:p w14:paraId="65F51F2B" w14:textId="781813F9" w:rsidR="001F2D07" w:rsidRDefault="001F2D07" w:rsidP="00B24C28">
      <w:pPr>
        <w:spacing w:after="0" w:line="480" w:lineRule="auto"/>
        <w:rPr>
          <w:rFonts w:eastAsia="Times New Roman" w:cstheme="minorHAnsi"/>
          <w:color w:val="000000"/>
          <w:sz w:val="24"/>
          <w:szCs w:val="24"/>
        </w:rPr>
      </w:pPr>
      <w:r>
        <w:rPr>
          <w:rFonts w:eastAsia="Times New Roman" w:cstheme="minorHAnsi"/>
          <w:color w:val="000000"/>
          <w:sz w:val="24"/>
          <w:szCs w:val="24"/>
        </w:rPr>
        <w:t xml:space="preserve">Although annotated ORFs for SARS-CoV-2 can be found elsewhere, this analysis relies only on the original nucleotide genome and the </w:t>
      </w:r>
      <w:r>
        <w:rPr>
          <w:rFonts w:eastAsia="Times New Roman" w:cstheme="minorHAnsi"/>
          <w:b/>
          <w:bCs/>
          <w:color w:val="000000"/>
          <w:sz w:val="24"/>
          <w:szCs w:val="24"/>
        </w:rPr>
        <w:t>chembl_25</w:t>
      </w:r>
      <w:r>
        <w:rPr>
          <w:rFonts w:eastAsia="Times New Roman" w:cstheme="minorHAnsi"/>
          <w:color w:val="000000"/>
          <w:sz w:val="24"/>
          <w:szCs w:val="24"/>
        </w:rPr>
        <w:t xml:space="preserve"> database curated by ChEMBL </w:t>
      </w:r>
      <w:r w:rsidR="00CA3D27">
        <w:rPr>
          <w:rFonts w:eastAsia="Times New Roman" w:cstheme="minorHAnsi"/>
          <w:color w:val="000000"/>
          <w:sz w:val="24"/>
          <w:szCs w:val="24"/>
        </w:rPr>
        <w:fldChar w:fldCharType="begin"/>
      </w:r>
      <w:r w:rsidR="00CA3D27">
        <w:rPr>
          <w:rFonts w:eastAsia="Times New Roman" w:cstheme="minorHAnsi"/>
          <w:color w:val="000000"/>
          <w:sz w:val="24"/>
          <w:szCs w:val="24"/>
        </w:rPr>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Pr>
          <w:rFonts w:eastAsia="Times New Roman" w:cstheme="minorHAnsi"/>
          <w:color w:val="000000"/>
          <w:sz w:val="24"/>
          <w:szCs w:val="24"/>
        </w:rPr>
        <w:fldChar w:fldCharType="separate"/>
      </w:r>
      <w:r w:rsidR="00CA3D27">
        <w:rPr>
          <w:rFonts w:eastAsia="Times New Roman" w:cstheme="minorHAnsi"/>
          <w:noProof/>
          <w:color w:val="000000"/>
          <w:sz w:val="24"/>
          <w:szCs w:val="24"/>
        </w:rPr>
        <w:t>[10]</w:t>
      </w:r>
      <w:r w:rsidR="00CA3D27">
        <w:rPr>
          <w:rFonts w:eastAsia="Times New Roman" w:cstheme="minorHAnsi"/>
          <w:color w:val="000000"/>
          <w:sz w:val="24"/>
          <w:szCs w:val="24"/>
        </w:rPr>
        <w:fldChar w:fldCharType="end"/>
      </w:r>
      <w:r>
        <w:rPr>
          <w:rFonts w:eastAsia="Times New Roman" w:cstheme="minorHAnsi"/>
          <w:color w:val="000000"/>
          <w:sz w:val="24"/>
          <w:szCs w:val="24"/>
        </w:rPr>
        <w:t>.  The number of ORFs may include pseudogenes and other non-protein coding genes.  Those ORFs were filtered out because they did not have sufficient similarity to any target sequences to be included in the results</w:t>
      </w:r>
      <w:r w:rsidR="002644DB">
        <w:rPr>
          <w:rFonts w:eastAsia="Times New Roman" w:cstheme="minorHAnsi"/>
          <w:color w:val="000000"/>
          <w:sz w:val="24"/>
          <w:szCs w:val="24"/>
        </w:rPr>
        <w:t xml:space="preserve"> when used to search the target database using </w:t>
      </w:r>
      <w:r w:rsidR="002644DB">
        <w:rPr>
          <w:rFonts w:eastAsia="Times New Roman" w:cstheme="minorHAnsi"/>
          <w:b/>
          <w:bCs/>
          <w:color w:val="000000"/>
          <w:sz w:val="24"/>
          <w:szCs w:val="24"/>
        </w:rPr>
        <w:t>jackhmmer</w:t>
      </w:r>
      <w:r w:rsidR="00CA3D27">
        <w:rPr>
          <w:rFonts w:eastAsia="Times New Roman" w:cstheme="minorHAnsi"/>
          <w:b/>
          <w:bCs/>
          <w:color w:val="000000"/>
          <w:sz w:val="24"/>
          <w:szCs w:val="24"/>
        </w:rPr>
        <w:t xml:space="preserve"> </w:t>
      </w:r>
      <w:r w:rsidR="00CA3D27" w:rsidRPr="00CA3D27">
        <w:rPr>
          <w:rFonts w:eastAsia="Times New Roman" w:cstheme="minorHAnsi"/>
          <w:color w:val="000000"/>
          <w:sz w:val="24"/>
          <w:szCs w:val="24"/>
        </w:rPr>
        <w:fldChar w:fldCharType="begin"/>
      </w:r>
      <w:r w:rsidR="00CA3D27" w:rsidRPr="00CA3D27">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CA3D27">
        <w:rPr>
          <w:rFonts w:eastAsia="Times New Roman" w:cstheme="minorHAnsi"/>
          <w:color w:val="000000"/>
          <w:sz w:val="24"/>
          <w:szCs w:val="24"/>
        </w:rPr>
        <w:fldChar w:fldCharType="separate"/>
      </w:r>
      <w:r w:rsidR="00CA3D27" w:rsidRPr="00CA3D27">
        <w:rPr>
          <w:rFonts w:eastAsia="Times New Roman" w:cstheme="minorHAnsi"/>
          <w:noProof/>
          <w:color w:val="000000"/>
          <w:sz w:val="24"/>
          <w:szCs w:val="24"/>
        </w:rPr>
        <w:t>[14]</w:t>
      </w:r>
      <w:r w:rsidR="00CA3D27" w:rsidRPr="00CA3D27">
        <w:rPr>
          <w:rFonts w:eastAsia="Times New Roman" w:cstheme="minorHAnsi"/>
          <w:color w:val="000000"/>
          <w:sz w:val="24"/>
          <w:szCs w:val="24"/>
        </w:rPr>
        <w:fldChar w:fldCharType="end"/>
      </w:r>
      <w:r w:rsidR="002644DB">
        <w:rPr>
          <w:rFonts w:eastAsia="Times New Roman" w:cstheme="minorHAnsi"/>
          <w:color w:val="000000"/>
          <w:sz w:val="24"/>
          <w:szCs w:val="24"/>
        </w:rPr>
        <w:t>.</w:t>
      </w:r>
    </w:p>
    <w:p w14:paraId="4EC33842" w14:textId="36EF3F6E" w:rsidR="00CA3D27" w:rsidRPr="00900D47" w:rsidRDefault="00900D47" w:rsidP="00B24C28">
      <w:pPr>
        <w:spacing w:after="0" w:line="480" w:lineRule="auto"/>
        <w:rPr>
          <w:rFonts w:eastAsia="Times New Roman" w:cstheme="minorHAnsi"/>
          <w:color w:val="000000"/>
          <w:sz w:val="24"/>
          <w:szCs w:val="24"/>
        </w:rPr>
      </w:pPr>
      <w:r>
        <w:rPr>
          <w:rFonts w:eastAsia="Times New Roman" w:cstheme="minorHAnsi"/>
          <w:b/>
          <w:bCs/>
          <w:color w:val="000000"/>
          <w:sz w:val="24"/>
          <w:szCs w:val="24"/>
        </w:rPr>
        <w:t>Jackhmmer</w:t>
      </w:r>
      <w:r>
        <w:rPr>
          <w:rFonts w:eastAsia="Times New Roman" w:cstheme="minorHAnsi"/>
          <w:color w:val="000000"/>
          <w:sz w:val="24"/>
          <w:szCs w:val="24"/>
        </w:rPr>
        <w:t xml:space="preserve"> scores similarity between amino acid sequences by aligning query and target sequences </w:t>
      </w:r>
      <w:r>
        <w:rPr>
          <w:rFonts w:eastAsia="Times New Roman" w:cstheme="minorHAnsi"/>
          <w:color w:val="000000"/>
          <w:sz w:val="24"/>
          <w:szCs w:val="24"/>
        </w:rPr>
        <w:fldChar w:fldCharType="begin"/>
      </w:r>
      <w:r>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Pr>
          <w:rFonts w:eastAsia="Times New Roman" w:cstheme="minorHAnsi"/>
          <w:color w:val="000000"/>
          <w:sz w:val="24"/>
          <w:szCs w:val="24"/>
        </w:rPr>
        <w:fldChar w:fldCharType="separate"/>
      </w:r>
      <w:r>
        <w:rPr>
          <w:rFonts w:eastAsia="Times New Roman" w:cstheme="minorHAnsi"/>
          <w:noProof/>
          <w:color w:val="000000"/>
          <w:sz w:val="24"/>
          <w:szCs w:val="24"/>
        </w:rPr>
        <w:t>[14]</w:t>
      </w:r>
      <w:r>
        <w:rPr>
          <w:rFonts w:eastAsia="Times New Roman" w:cstheme="minorHAnsi"/>
          <w:color w:val="000000"/>
          <w:sz w:val="24"/>
          <w:szCs w:val="24"/>
        </w:rPr>
        <w:fldChar w:fldCharType="end"/>
      </w:r>
      <w:r>
        <w:rPr>
          <w:rFonts w:eastAsia="Times New Roman" w:cstheme="minorHAnsi"/>
          <w:color w:val="000000"/>
          <w:sz w:val="24"/>
          <w:szCs w:val="24"/>
        </w:rPr>
        <w:t>.</w:t>
      </w:r>
      <w:r w:rsidR="00A772F5">
        <w:rPr>
          <w:rFonts w:eastAsia="Times New Roman" w:cstheme="minorHAnsi"/>
          <w:color w:val="000000"/>
          <w:sz w:val="24"/>
          <w:szCs w:val="24"/>
        </w:rPr>
        <w:t xml:space="preserve">  In addition, </w:t>
      </w:r>
      <w:r w:rsidR="00A772F5">
        <w:rPr>
          <w:b/>
          <w:bCs/>
        </w:rPr>
        <w:t>jackhmmer</w:t>
      </w:r>
      <w:r w:rsidR="00A772F5">
        <w:t xml:space="preserve"> uses hidden Markoff models (HMM) that assess patterns by looking for larger domains </w:t>
      </w:r>
      <w:r w:rsidR="00A772F5" w:rsidRPr="00AF52DF">
        <w:fldChar w:fldCharType="begin"/>
      </w:r>
      <w:r w:rsidR="00A772F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AF52DF">
        <w:fldChar w:fldCharType="separate"/>
      </w:r>
      <w:r w:rsidR="00A772F5">
        <w:rPr>
          <w:noProof/>
        </w:rPr>
        <w:t>[14]</w:t>
      </w:r>
      <w:r w:rsidR="00A772F5" w:rsidRPr="00AF52DF">
        <w:fldChar w:fldCharType="end"/>
      </w:r>
      <w:r w:rsidR="00A772F5">
        <w:t>.</w:t>
      </w:r>
    </w:p>
    <w:p w14:paraId="4E91617D" w14:textId="16E6287B" w:rsidR="00987695" w:rsidRDefault="00646173" w:rsidP="00B24C28">
      <w:pPr>
        <w:spacing w:after="0" w:line="480" w:lineRule="auto"/>
        <w:rPr>
          <w:rFonts w:eastAsia="Times New Roman" w:cstheme="minorHAnsi"/>
          <w:color w:val="000000"/>
          <w:sz w:val="24"/>
          <w:szCs w:val="24"/>
        </w:rPr>
      </w:pPr>
      <w:r>
        <w:rPr>
          <w:rFonts w:eastAsia="Times New Roman" w:cstheme="minorHAnsi"/>
          <w:color w:val="000000"/>
          <w:sz w:val="24"/>
          <w:szCs w:val="24"/>
        </w:rPr>
        <w:t>(Fig 4.)</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 xml:space="preserve">For this study, we are only using similarity across the whole protein as a measure </w:t>
      </w:r>
      <w:r w:rsidRPr="00F86A51">
        <w:lastRenderedPageBreak/>
        <w:t>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Pr>
          <w:i/>
          <w:iCs/>
        </w:rPr>
        <w:t>score</w:t>
      </w:r>
      <w:r w:rsidR="00494901">
        <w:t xml:space="preserve"> statistic is a number that additively reflects the similarity of sequences and domains in the protein</w:t>
      </w:r>
      <w:r w:rsidR="00833647">
        <w:t>.</w:t>
      </w:r>
    </w:p>
    <w:p w14:paraId="576D794F" w14:textId="1C4BB121" w:rsidR="00131106" w:rsidRDefault="00131106" w:rsidP="00B24C28">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1ED6F7C9" w14:textId="4265B0D5" w:rsidR="00131106" w:rsidRDefault="00131106" w:rsidP="00B24C28">
      <w:pPr>
        <w:spacing w:after="0" w:line="480" w:lineRule="auto"/>
      </w:pPr>
      <w:r>
        <w:t>This histogram shows the distribution of scores:</w:t>
      </w:r>
    </w:p>
    <w:p w14:paraId="523DBFB5" w14:textId="65F1CD87" w:rsidR="00131106" w:rsidRDefault="00131106" w:rsidP="00B24C28">
      <w:pPr>
        <w:spacing w:after="0" w:line="480" w:lineRule="auto"/>
      </w:pPr>
      <w:r>
        <w:t>(Fig 5.)</w:t>
      </w:r>
    </w:p>
    <w:p w14:paraId="08669B5F" w14:textId="77777777" w:rsidR="00694EAE" w:rsidRPr="00131106" w:rsidRDefault="00694EAE" w:rsidP="00B24C28">
      <w:pPr>
        <w:spacing w:after="0" w:line="480" w:lineRule="auto"/>
      </w:pPr>
    </w:p>
    <w:p w14:paraId="12628299" w14:textId="77777777" w:rsidR="006943EE" w:rsidRPr="00494901" w:rsidRDefault="006943EE" w:rsidP="00B24C28">
      <w:pPr>
        <w:spacing w:after="0" w:line="480" w:lineRule="auto"/>
        <w:rPr>
          <w:rFonts w:eastAsia="Times New Roman" w:cstheme="minorHAnsi"/>
          <w:color w:val="000000"/>
          <w:sz w:val="24"/>
          <w:szCs w:val="24"/>
        </w:rPr>
      </w:pPr>
    </w:p>
    <w:p w14:paraId="009CBD0B" w14:textId="180D0C11" w:rsidR="007D31A6" w:rsidRDefault="007D31A6">
      <w:r>
        <w:br w:type="page"/>
      </w:r>
    </w:p>
    <w:p w14:paraId="47949D14" w14:textId="7A7B1BC1" w:rsidR="007D31A6" w:rsidRDefault="007D31A6" w:rsidP="007D31A6">
      <w:pPr>
        <w:pStyle w:val="Heading1"/>
      </w:pPr>
      <w:r>
        <w:lastRenderedPageBreak/>
        <w:t>Conclusions</w:t>
      </w:r>
    </w:p>
    <w:p w14:paraId="3E58D660" w14:textId="77777777" w:rsidR="0065517C" w:rsidRDefault="0065517C" w:rsidP="007D31A6"/>
    <w:p w14:paraId="333D09F2" w14:textId="40C120FF" w:rsidR="0065517C" w:rsidRDefault="00C10B45" w:rsidP="00C10B45">
      <w:pPr>
        <w:pStyle w:val="Heading1"/>
      </w:pPr>
      <w:r>
        <w:t>References</w:t>
      </w:r>
    </w:p>
    <w:p w14:paraId="04CCA1BE" w14:textId="77777777" w:rsidR="00A772F5" w:rsidRPr="00A772F5" w:rsidRDefault="0065517C" w:rsidP="00A772F5">
      <w:pPr>
        <w:pStyle w:val="EndNoteBibliography"/>
        <w:spacing w:after="0"/>
        <w:ind w:left="720" w:hanging="720"/>
      </w:pPr>
      <w:r>
        <w:fldChar w:fldCharType="begin"/>
      </w:r>
      <w:r>
        <w:instrText xml:space="preserve"> ADDIN EN.REFLIST </w:instrText>
      </w:r>
      <w:r>
        <w:fldChar w:fldCharType="separate"/>
      </w:r>
      <w:r w:rsidR="00A772F5" w:rsidRPr="00A772F5">
        <w:t>1.</w:t>
      </w:r>
      <w:r w:rsidR="00A772F5" w:rsidRPr="00A772F5">
        <w:tab/>
      </w:r>
      <w:r w:rsidR="00A772F5" w:rsidRPr="00A772F5">
        <w:rPr>
          <w:b/>
        </w:rPr>
        <w:t>Early Release - Case-Fatality Risk Estimates for COVID-19 Calculated by Using a Lag Time for Fatality - Volume 26, Number 6—June 2020 - Emerging Infectious Diseases journal - CDC</w:t>
      </w:r>
      <w:r w:rsidR="00A772F5" w:rsidRPr="00A772F5">
        <w:t>. 2020.</w:t>
      </w:r>
    </w:p>
    <w:p w14:paraId="3068B3DB" w14:textId="77777777" w:rsidR="00A772F5" w:rsidRPr="00A772F5" w:rsidRDefault="00A772F5" w:rsidP="00A772F5">
      <w:pPr>
        <w:pStyle w:val="EndNoteBibliography"/>
        <w:spacing w:after="0"/>
        <w:ind w:left="720" w:hanging="720"/>
      </w:pPr>
      <w:r w:rsidRPr="00A772F5">
        <w:t>2.</w:t>
      </w:r>
      <w:r w:rsidRPr="00A772F5">
        <w:tab/>
      </w:r>
      <w:r w:rsidRPr="00A772F5">
        <w:rPr>
          <w:b/>
        </w:rPr>
        <w:t>Coronavirus Age, Sex, Demographics (COVID-19) - Worldometer</w:t>
      </w:r>
      <w:r w:rsidRPr="00A772F5">
        <w:t>. 2020.</w:t>
      </w:r>
    </w:p>
    <w:p w14:paraId="1B8DDA75" w14:textId="77777777" w:rsidR="00A772F5" w:rsidRPr="00A772F5" w:rsidRDefault="00A772F5" w:rsidP="00A772F5">
      <w:pPr>
        <w:pStyle w:val="EndNoteBibliography"/>
        <w:spacing w:after="0"/>
        <w:ind w:left="720" w:hanging="720"/>
      </w:pPr>
      <w:r w:rsidRPr="00A772F5">
        <w:t>3.</w:t>
      </w:r>
      <w:r w:rsidRPr="00A772F5">
        <w:tab/>
        <w:t xml:space="preserve">Pollastri MP, Campbell RK: </w:t>
      </w:r>
      <w:r w:rsidRPr="00A772F5">
        <w:rPr>
          <w:b/>
        </w:rPr>
        <w:t>Target repurposing for neglected diseases</w:t>
      </w:r>
      <w:r w:rsidRPr="00A772F5">
        <w:t xml:space="preserve">. </w:t>
      </w:r>
      <w:r w:rsidRPr="00A772F5">
        <w:rPr>
          <w:i/>
        </w:rPr>
        <w:t xml:space="preserve">Future Med Chem </w:t>
      </w:r>
      <w:r w:rsidRPr="00A772F5">
        <w:t xml:space="preserve">2011, </w:t>
      </w:r>
      <w:r w:rsidRPr="00A772F5">
        <w:rPr>
          <w:b/>
        </w:rPr>
        <w:t>3</w:t>
      </w:r>
      <w:r w:rsidRPr="00A772F5">
        <w:t>(10):1307-1315.</w:t>
      </w:r>
    </w:p>
    <w:p w14:paraId="7475C586" w14:textId="77777777" w:rsidR="00A772F5" w:rsidRPr="00A772F5" w:rsidRDefault="00A772F5" w:rsidP="00A772F5">
      <w:pPr>
        <w:pStyle w:val="EndNoteBibliography"/>
        <w:spacing w:after="0"/>
        <w:ind w:left="720" w:hanging="720"/>
      </w:pPr>
      <w:r w:rsidRPr="00A772F5">
        <w:t>4.</w:t>
      </w:r>
      <w:r w:rsidRPr="00A772F5">
        <w:tab/>
      </w:r>
      <w:r w:rsidRPr="00A772F5">
        <w:rPr>
          <w:b/>
        </w:rPr>
        <w:t>WHO | World Health Organization</w:t>
      </w:r>
      <w:r w:rsidRPr="00A772F5">
        <w:t xml:space="preserve">. </w:t>
      </w:r>
      <w:r w:rsidRPr="00A772F5">
        <w:rPr>
          <w:i/>
        </w:rPr>
        <w:t xml:space="preserve">WHO </w:t>
      </w:r>
      <w:r w:rsidRPr="00A772F5">
        <w:t>2019.</w:t>
      </w:r>
    </w:p>
    <w:p w14:paraId="3D641D3A" w14:textId="745235EF" w:rsidR="00A772F5" w:rsidRPr="00A772F5" w:rsidRDefault="00A772F5" w:rsidP="00A772F5">
      <w:pPr>
        <w:pStyle w:val="EndNoteBibliography"/>
        <w:spacing w:after="0"/>
        <w:ind w:left="720" w:hanging="720"/>
      </w:pPr>
      <w:r w:rsidRPr="00A772F5">
        <w:t>5.</w:t>
      </w:r>
      <w:r w:rsidRPr="00A772F5">
        <w:tab/>
      </w:r>
      <w:r w:rsidRPr="00A772F5">
        <w:rPr>
          <w:b/>
        </w:rPr>
        <w:t xml:space="preserve">PostgreSQL: The world's most advanced open source database </w:t>
      </w:r>
      <w:r w:rsidRPr="00A772F5">
        <w:t>[</w:t>
      </w:r>
      <w:hyperlink r:id="rId7" w:history="1">
        <w:r w:rsidRPr="00A772F5">
          <w:rPr>
            <w:rStyle w:val="Hyperlink"/>
          </w:rPr>
          <w:t>https://www.postgresql.org/</w:t>
        </w:r>
      </w:hyperlink>
      <w:r w:rsidRPr="00A772F5">
        <w:t>]</w:t>
      </w:r>
    </w:p>
    <w:p w14:paraId="439488BE" w14:textId="29E75D6A" w:rsidR="00A772F5" w:rsidRPr="00A772F5" w:rsidRDefault="00A772F5" w:rsidP="00A772F5">
      <w:pPr>
        <w:pStyle w:val="EndNoteBibliography"/>
        <w:spacing w:after="0"/>
        <w:ind w:left="720" w:hanging="720"/>
      </w:pPr>
      <w:r w:rsidRPr="00A772F5">
        <w:t>6.</w:t>
      </w:r>
      <w:r w:rsidRPr="00A772F5">
        <w:tab/>
      </w:r>
      <w:r w:rsidRPr="00A772F5">
        <w:rPr>
          <w:b/>
        </w:rPr>
        <w:t xml:space="preserve">PostgreSQL: Downloads </w:t>
      </w:r>
      <w:r w:rsidRPr="00A772F5">
        <w:t>[</w:t>
      </w:r>
      <w:hyperlink r:id="rId8" w:history="1">
        <w:r w:rsidRPr="00A772F5">
          <w:rPr>
            <w:rStyle w:val="Hyperlink"/>
          </w:rPr>
          <w:t>https://www.postgresql.org/download/</w:t>
        </w:r>
      </w:hyperlink>
      <w:r w:rsidRPr="00A772F5">
        <w:t>]</w:t>
      </w:r>
    </w:p>
    <w:p w14:paraId="488F228C" w14:textId="66E77B4E" w:rsidR="00A772F5" w:rsidRPr="00A772F5" w:rsidRDefault="00A772F5" w:rsidP="00A772F5">
      <w:pPr>
        <w:pStyle w:val="EndNoteBibliography"/>
        <w:spacing w:after="0"/>
        <w:ind w:left="720" w:hanging="720"/>
      </w:pPr>
      <w:r w:rsidRPr="00A772F5">
        <w:t>7.</w:t>
      </w:r>
      <w:r w:rsidRPr="00A772F5">
        <w:tab/>
      </w:r>
      <w:r w:rsidRPr="00A772F5">
        <w:rPr>
          <w:b/>
        </w:rPr>
        <w:t xml:space="preserve">The CentOS Project </w:t>
      </w:r>
      <w:r w:rsidRPr="00A772F5">
        <w:t>[</w:t>
      </w:r>
      <w:hyperlink r:id="rId9" w:history="1">
        <w:r w:rsidRPr="00A772F5">
          <w:rPr>
            <w:rStyle w:val="Hyperlink"/>
          </w:rPr>
          <w:t>https://www.centos.org/</w:t>
        </w:r>
      </w:hyperlink>
      <w:r w:rsidRPr="00A772F5">
        <w:t>]</w:t>
      </w:r>
    </w:p>
    <w:p w14:paraId="7EBB96D1" w14:textId="34B48B0E" w:rsidR="00A772F5" w:rsidRPr="00A772F5" w:rsidRDefault="00A772F5" w:rsidP="00A772F5">
      <w:pPr>
        <w:pStyle w:val="EndNoteBibliography"/>
        <w:spacing w:after="0"/>
        <w:ind w:left="720" w:hanging="720"/>
      </w:pPr>
      <w:r w:rsidRPr="00A772F5">
        <w:t>8.</w:t>
      </w:r>
      <w:r w:rsidRPr="00A772F5">
        <w:tab/>
      </w:r>
      <w:r w:rsidRPr="00A772F5">
        <w:rPr>
          <w:b/>
        </w:rPr>
        <w:t xml:space="preserve">Explore Windows 10 OS, Computers, Apps, &amp; More | Microsoft </w:t>
      </w:r>
      <w:r w:rsidRPr="00A772F5">
        <w:t>[</w:t>
      </w:r>
      <w:hyperlink r:id="rId10" w:history="1">
        <w:r w:rsidRPr="00A772F5">
          <w:rPr>
            <w:rStyle w:val="Hyperlink"/>
          </w:rPr>
          <w:t>https://www.microsoft.com/en-us/windows</w:t>
        </w:r>
      </w:hyperlink>
      <w:r w:rsidRPr="00A772F5">
        <w:t>]</w:t>
      </w:r>
    </w:p>
    <w:p w14:paraId="47BD90DA" w14:textId="0BECEFD2" w:rsidR="00A772F5" w:rsidRPr="00A772F5" w:rsidRDefault="00A772F5" w:rsidP="00A772F5">
      <w:pPr>
        <w:pStyle w:val="EndNoteBibliography"/>
        <w:spacing w:after="0"/>
        <w:ind w:left="720" w:hanging="720"/>
      </w:pPr>
      <w:r w:rsidRPr="00A772F5">
        <w:t>9.</w:t>
      </w:r>
      <w:r w:rsidRPr="00A772F5">
        <w:tab/>
      </w:r>
      <w:r w:rsidRPr="00A772F5">
        <w:rPr>
          <w:b/>
        </w:rPr>
        <w:t xml:space="preserve">VirtualBox </w:t>
      </w:r>
      <w:r w:rsidRPr="00A772F5">
        <w:t>[</w:t>
      </w:r>
      <w:hyperlink r:id="rId11" w:history="1">
        <w:r w:rsidRPr="00A772F5">
          <w:rPr>
            <w:rStyle w:val="Hyperlink"/>
          </w:rPr>
          <w:t>https://www.virtualbox.org/</w:t>
        </w:r>
      </w:hyperlink>
      <w:r w:rsidRPr="00A772F5">
        <w:t>]</w:t>
      </w:r>
    </w:p>
    <w:p w14:paraId="71312652" w14:textId="77777777" w:rsidR="00A772F5" w:rsidRPr="00A772F5" w:rsidRDefault="00A772F5" w:rsidP="00A772F5">
      <w:pPr>
        <w:pStyle w:val="EndNoteBibliography"/>
        <w:spacing w:after="0"/>
        <w:ind w:left="720" w:hanging="720"/>
      </w:pPr>
      <w:r w:rsidRPr="00A772F5">
        <w:t>10.</w:t>
      </w:r>
      <w:r w:rsidRPr="00A772F5">
        <w:tab/>
        <w:t>Gaulton A, Hersey A, Nowotka M, Bento AP, Chambers J, Mendez D, Mutowo P, Atkinson F, Bellis LJ, Cibrián-Uhalte E</w:t>
      </w:r>
      <w:r w:rsidRPr="00A772F5">
        <w:rPr>
          <w:i/>
        </w:rPr>
        <w:t xml:space="preserve"> et al</w:t>
      </w:r>
      <w:r w:rsidRPr="00A772F5">
        <w:t xml:space="preserve">: </w:t>
      </w:r>
      <w:r w:rsidRPr="00A772F5">
        <w:rPr>
          <w:b/>
        </w:rPr>
        <w:t>The ChEMBL database in 2017</w:t>
      </w:r>
      <w:r w:rsidRPr="00A772F5">
        <w:t xml:space="preserve">. </w:t>
      </w:r>
      <w:r w:rsidRPr="00A772F5">
        <w:rPr>
          <w:i/>
        </w:rPr>
        <w:t xml:space="preserve">Nucleic Acids Res </w:t>
      </w:r>
      <w:r w:rsidRPr="00A772F5">
        <w:t xml:space="preserve">2017, </w:t>
      </w:r>
      <w:r w:rsidRPr="00A772F5">
        <w:rPr>
          <w:b/>
        </w:rPr>
        <w:t>45</w:t>
      </w:r>
      <w:r w:rsidRPr="00A772F5">
        <w:t>(Database issue):D945-954.</w:t>
      </w:r>
    </w:p>
    <w:p w14:paraId="56BA1AA4" w14:textId="77777777" w:rsidR="00A772F5" w:rsidRPr="00A772F5" w:rsidRDefault="00A772F5" w:rsidP="00A772F5">
      <w:pPr>
        <w:pStyle w:val="EndNoteBibliography"/>
        <w:spacing w:after="0"/>
        <w:ind w:left="720" w:hanging="720"/>
      </w:pPr>
      <w:r w:rsidRPr="00A772F5">
        <w:t>11.</w:t>
      </w:r>
      <w:r w:rsidRPr="00A772F5">
        <w:tab/>
        <w:t>Lv W, Xu Y, Guo Y, Yu Z, Feng G, Liu P, Luan M, Zhu H, Liu G, Zhang M</w:t>
      </w:r>
      <w:r w:rsidRPr="00A772F5">
        <w:rPr>
          <w:i/>
        </w:rPr>
        <w:t xml:space="preserve"> et al</w:t>
      </w:r>
      <w:r w:rsidRPr="00A772F5">
        <w:t xml:space="preserve">: </w:t>
      </w:r>
      <w:r w:rsidRPr="00A772F5">
        <w:rPr>
          <w:b/>
        </w:rPr>
        <w:t>The drug target genes show higher evolutionary conservation than non-target genes</w:t>
      </w:r>
      <w:r w:rsidRPr="00A772F5">
        <w:t xml:space="preserve">. In: </w:t>
      </w:r>
      <w:r w:rsidRPr="00A772F5">
        <w:rPr>
          <w:i/>
        </w:rPr>
        <w:t>Oncotarget.</w:t>
      </w:r>
      <w:r w:rsidRPr="00A772F5">
        <w:t xml:space="preserve"> vol. 7; 2016: 4961-4971.</w:t>
      </w:r>
    </w:p>
    <w:p w14:paraId="6C147933" w14:textId="4BE2606C" w:rsidR="00A772F5" w:rsidRPr="00A772F5" w:rsidRDefault="00A772F5" w:rsidP="00A772F5">
      <w:pPr>
        <w:pStyle w:val="EndNoteBibliography"/>
        <w:spacing w:after="0"/>
        <w:ind w:left="720" w:hanging="720"/>
      </w:pPr>
      <w:r w:rsidRPr="00A772F5">
        <w:t>12.</w:t>
      </w:r>
      <w:r w:rsidRPr="00A772F5">
        <w:tab/>
      </w:r>
      <w:r w:rsidRPr="00A772F5">
        <w:rPr>
          <w:b/>
        </w:rPr>
        <w:t xml:space="preserve">Severe acute respiratory syndrome coronavirus 2 isolate Wuhan-Hu-1, co - Nucleotide - NCBI </w:t>
      </w:r>
      <w:r w:rsidRPr="00A772F5">
        <w:t>[</w:t>
      </w:r>
      <w:hyperlink r:id="rId12" w:history="1">
        <w:r w:rsidRPr="00A772F5">
          <w:rPr>
            <w:rStyle w:val="Hyperlink"/>
          </w:rPr>
          <w:t>https://www.ncbi.nlm.nih.gov/pubmed/</w:t>
        </w:r>
      </w:hyperlink>
      <w:r w:rsidRPr="00A772F5">
        <w:t>]</w:t>
      </w:r>
    </w:p>
    <w:p w14:paraId="3DD6813E" w14:textId="0B3A0983" w:rsidR="00A772F5" w:rsidRPr="00A772F5" w:rsidRDefault="00A772F5" w:rsidP="00A772F5">
      <w:pPr>
        <w:pStyle w:val="EndNoteBibliography"/>
        <w:spacing w:after="0"/>
        <w:ind w:left="720" w:hanging="720"/>
      </w:pPr>
      <w:r w:rsidRPr="00A772F5">
        <w:t>13.</w:t>
      </w:r>
      <w:r w:rsidRPr="00A772F5">
        <w:tab/>
      </w:r>
      <w:r w:rsidRPr="00A772F5">
        <w:rPr>
          <w:b/>
        </w:rPr>
        <w:t xml:space="preserve">EMBOSS: The European Molecular Biology Open Software Suite (2000) </w:t>
      </w:r>
      <w:r w:rsidRPr="00A772F5">
        <w:t>[</w:t>
      </w:r>
      <w:hyperlink r:id="rId13" w:history="1">
        <w:r w:rsidRPr="00A772F5">
          <w:rPr>
            <w:rStyle w:val="Hyperlink"/>
          </w:rPr>
          <w:t>http://emboss.sourceforge.net</w:t>
        </w:r>
      </w:hyperlink>
      <w:r w:rsidRPr="00A772F5">
        <w:t>]</w:t>
      </w:r>
    </w:p>
    <w:p w14:paraId="536FA62F" w14:textId="77777777" w:rsidR="00A772F5" w:rsidRPr="00A772F5" w:rsidRDefault="00A772F5" w:rsidP="00A772F5">
      <w:pPr>
        <w:pStyle w:val="EndNoteBibliography"/>
        <w:spacing w:after="0"/>
        <w:ind w:left="720" w:hanging="720"/>
      </w:pPr>
      <w:r w:rsidRPr="00A772F5">
        <w:t>14.</w:t>
      </w:r>
      <w:r w:rsidRPr="00A772F5">
        <w:tab/>
        <w:t xml:space="preserve">Wheeler TJ, HHMI Janelia Farm Research Campus A, VA 20147, USA, Eddy SR, HHMI Janelia Farm Research Campus A, VA 20147, USA: </w:t>
      </w:r>
      <w:r w:rsidRPr="00A772F5">
        <w:rPr>
          <w:b/>
        </w:rPr>
        <w:t>nhmmer: DNA homology search with profile HMMs</w:t>
      </w:r>
      <w:r w:rsidRPr="00A772F5">
        <w:t xml:space="preserve">. </w:t>
      </w:r>
      <w:r w:rsidRPr="00A772F5">
        <w:rPr>
          <w:i/>
        </w:rPr>
        <w:t xml:space="preserve">Bioinformatics </w:t>
      </w:r>
      <w:r w:rsidRPr="00A772F5">
        <w:t xml:space="preserve">2013, </w:t>
      </w:r>
      <w:r w:rsidRPr="00A772F5">
        <w:rPr>
          <w:b/>
        </w:rPr>
        <w:t>29</w:t>
      </w:r>
      <w:r w:rsidRPr="00A772F5">
        <w:t>(19):2487-2489.</w:t>
      </w:r>
    </w:p>
    <w:p w14:paraId="30DD7CA5" w14:textId="77777777" w:rsidR="00A772F5" w:rsidRPr="00A772F5" w:rsidRDefault="00A772F5" w:rsidP="00A772F5">
      <w:pPr>
        <w:pStyle w:val="EndNoteBibliography"/>
        <w:spacing w:after="0"/>
        <w:ind w:left="720" w:hanging="720"/>
      </w:pPr>
      <w:r w:rsidRPr="00A772F5">
        <w:t>15.</w:t>
      </w:r>
      <w:r w:rsidRPr="00A772F5">
        <w:tab/>
      </w:r>
      <w:r w:rsidRPr="00A772F5">
        <w:rPr>
          <w:b/>
        </w:rPr>
        <w:t>forgy: Initialization of cluster prototypes using Forgy's algorithm in inaparc: Initialization Algorithms for Partitioning Cluster Analysis</w:t>
      </w:r>
      <w:r w:rsidRPr="00A772F5">
        <w:t>. 2020.</w:t>
      </w:r>
    </w:p>
    <w:p w14:paraId="61A62B46" w14:textId="77777777" w:rsidR="00A772F5" w:rsidRPr="00A772F5" w:rsidRDefault="00A772F5" w:rsidP="00A772F5">
      <w:pPr>
        <w:pStyle w:val="EndNoteBibliography"/>
        <w:spacing w:after="0"/>
        <w:ind w:left="720" w:hanging="720"/>
      </w:pPr>
      <w:r w:rsidRPr="00A772F5">
        <w:t>16.</w:t>
      </w:r>
      <w:r w:rsidRPr="00A772F5">
        <w:tab/>
        <w:t xml:space="preserve">Hartigan JA, Wong MA: </w:t>
      </w:r>
      <w:r w:rsidRPr="00A772F5">
        <w:rPr>
          <w:b/>
        </w:rPr>
        <w:t>Algorithm AS 136: A K-Means Clustering Algorithm</w:t>
      </w:r>
      <w:r w:rsidRPr="00A772F5">
        <w:t xml:space="preserve">. </w:t>
      </w:r>
      <w:r w:rsidRPr="00A772F5">
        <w:rPr>
          <w:i/>
        </w:rPr>
        <w:t xml:space="preserve">Journal of the Royal Statistical Society Series C (Applied Statistics) </w:t>
      </w:r>
      <w:r w:rsidRPr="00A772F5">
        <w:t xml:space="preserve">1979, </w:t>
      </w:r>
      <w:r w:rsidRPr="00A772F5">
        <w:rPr>
          <w:b/>
        </w:rPr>
        <w:t>28</w:t>
      </w:r>
      <w:r w:rsidRPr="00A772F5">
        <w:t>(1):100-108.</w:t>
      </w:r>
    </w:p>
    <w:p w14:paraId="632842C5" w14:textId="77777777" w:rsidR="00A772F5" w:rsidRPr="00A772F5" w:rsidRDefault="00A772F5" w:rsidP="00A772F5">
      <w:pPr>
        <w:pStyle w:val="EndNoteBibliography"/>
        <w:spacing w:after="0"/>
        <w:ind w:left="720" w:hanging="720"/>
      </w:pPr>
      <w:r w:rsidRPr="00A772F5">
        <w:t>17.</w:t>
      </w:r>
      <w:r w:rsidRPr="00A772F5">
        <w:tab/>
        <w:t xml:space="preserve">Sheridan RP, Shpungin J: </w:t>
      </w:r>
      <w:r w:rsidRPr="00A772F5">
        <w:rPr>
          <w:b/>
        </w:rPr>
        <w:t>Calculating similarities between biological activities in the MDL Drug Data Report database</w:t>
      </w:r>
      <w:r w:rsidRPr="00A772F5">
        <w:t xml:space="preserve">. </w:t>
      </w:r>
      <w:r w:rsidRPr="00A772F5">
        <w:rPr>
          <w:i/>
        </w:rPr>
        <w:t xml:space="preserve">J Chem Inf Comput Sci </w:t>
      </w:r>
      <w:r w:rsidRPr="00A772F5">
        <w:t xml:space="preserve">2004, </w:t>
      </w:r>
      <w:r w:rsidRPr="00A772F5">
        <w:rPr>
          <w:b/>
        </w:rPr>
        <w:t>44</w:t>
      </w:r>
      <w:r w:rsidRPr="00A772F5">
        <w:t>(2):727-740.</w:t>
      </w:r>
    </w:p>
    <w:p w14:paraId="14E25D1A" w14:textId="3BEB9C7E" w:rsidR="00A772F5" w:rsidRPr="00A772F5" w:rsidRDefault="00A772F5" w:rsidP="00A772F5">
      <w:pPr>
        <w:pStyle w:val="EndNoteBibliography"/>
        <w:spacing w:after="0"/>
        <w:ind w:left="720" w:hanging="720"/>
      </w:pPr>
      <w:r w:rsidRPr="00A772F5">
        <w:t>18.</w:t>
      </w:r>
      <w:r w:rsidRPr="00A772F5">
        <w:tab/>
      </w:r>
      <w:r w:rsidRPr="00A772F5">
        <w:rPr>
          <w:b/>
        </w:rPr>
        <w:t xml:space="preserve">SwissDock - The online docking web server of the Swiss Institute of Bioinformatics - Home </w:t>
      </w:r>
      <w:r w:rsidRPr="00A772F5">
        <w:t>[</w:t>
      </w:r>
      <w:hyperlink r:id="rId14" w:history="1">
        <w:r w:rsidRPr="00A772F5">
          <w:rPr>
            <w:rStyle w:val="Hyperlink"/>
          </w:rPr>
          <w:t>http://www.swissdock.ch/</w:t>
        </w:r>
      </w:hyperlink>
      <w:r w:rsidRPr="00A772F5">
        <w:t>]</w:t>
      </w:r>
    </w:p>
    <w:p w14:paraId="52E7EFC2" w14:textId="77777777" w:rsidR="00A772F5" w:rsidRPr="00A772F5" w:rsidRDefault="00A772F5" w:rsidP="00A772F5">
      <w:pPr>
        <w:pStyle w:val="EndNoteBibliography"/>
        <w:spacing w:after="0"/>
        <w:ind w:left="720" w:hanging="720"/>
      </w:pPr>
      <w:r w:rsidRPr="00A772F5">
        <w:t>19.</w:t>
      </w:r>
      <w:r w:rsidRPr="00A772F5">
        <w:tab/>
        <w:t xml:space="preserve">Alberts B: </w:t>
      </w:r>
      <w:r w:rsidRPr="00A772F5">
        <w:rPr>
          <w:b/>
        </w:rPr>
        <w:t>Molecular Biology of the Cell</w:t>
      </w:r>
      <w:r w:rsidRPr="00A772F5">
        <w:t>, 6 edn. Kindle Edition. : W. W. Norton &amp; Company.</w:t>
      </w:r>
    </w:p>
    <w:p w14:paraId="58C682A1" w14:textId="77777777" w:rsidR="00A772F5" w:rsidRPr="00A772F5" w:rsidRDefault="00A772F5" w:rsidP="00A772F5">
      <w:pPr>
        <w:pStyle w:val="EndNoteBibliography"/>
        <w:spacing w:after="0"/>
        <w:ind w:left="720" w:hanging="720"/>
      </w:pPr>
      <w:r w:rsidRPr="00A772F5">
        <w:t>20.</w:t>
      </w:r>
      <w:r w:rsidRPr="00A772F5">
        <w:tab/>
        <w:t xml:space="preserve">Dimasi J: </w:t>
      </w:r>
      <w:r w:rsidRPr="00A772F5">
        <w:rPr>
          <w:b/>
        </w:rPr>
        <w:t>Innovation in the pharmaceutical industry: New estimates of R&amp;D costs</w:t>
      </w:r>
      <w:r w:rsidRPr="00A772F5">
        <w:t xml:space="preserve">. </w:t>
      </w:r>
      <w:r w:rsidRPr="00A772F5">
        <w:rPr>
          <w:i/>
        </w:rPr>
        <w:t xml:space="preserve">Journal of Health Economics </w:t>
      </w:r>
      <w:r w:rsidRPr="00A772F5">
        <w:t xml:space="preserve">2016, </w:t>
      </w:r>
      <w:r w:rsidRPr="00A772F5">
        <w:rPr>
          <w:b/>
        </w:rPr>
        <w:t>47</w:t>
      </w:r>
      <w:r w:rsidRPr="00A772F5">
        <w:t>(May 2016):3.</w:t>
      </w:r>
    </w:p>
    <w:p w14:paraId="48CABE14" w14:textId="77777777" w:rsidR="00A772F5" w:rsidRPr="00A772F5" w:rsidRDefault="00A772F5" w:rsidP="00A772F5">
      <w:pPr>
        <w:pStyle w:val="EndNoteBibliography"/>
        <w:ind w:left="720" w:hanging="720"/>
      </w:pPr>
      <w:r w:rsidRPr="00A772F5">
        <w:t>21.</w:t>
      </w:r>
      <w:r w:rsidRPr="00A772F5">
        <w:tab/>
        <w:t>Janes J, Young ME, Chen E, Rogers NH, Burgstaller-Muehlbacher S, Hughes LD, Love MS, Hull MV, Kuhen KL, Woods AK</w:t>
      </w:r>
      <w:r w:rsidRPr="00A772F5">
        <w:rPr>
          <w:i/>
        </w:rPr>
        <w:t xml:space="preserve"> et al</w:t>
      </w:r>
      <w:r w:rsidRPr="00A772F5">
        <w:t xml:space="preserve">: </w:t>
      </w:r>
      <w:r w:rsidRPr="00A772F5">
        <w:rPr>
          <w:b/>
        </w:rPr>
        <w:t>The ReFRAME library as a comprehensive drug repurposing library and its application to the treatment of cryptosporidiosis</w:t>
      </w:r>
      <w:r w:rsidRPr="00A772F5">
        <w:t>. 2018.</w:t>
      </w:r>
    </w:p>
    <w:p w14:paraId="5FE4C235" w14:textId="356041D8" w:rsidR="00391C53" w:rsidRDefault="0065517C" w:rsidP="007D31A6">
      <w:r>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SARS-CoV-2.</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 xml:space="preserve">Conver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5" w:name="_Ref45100900"/>
      <w:r w:rsidRPr="00F634CE">
        <w:t>component_</w:t>
      </w:r>
      <w:proofErr w:type="gramStart"/>
      <w:r w:rsidRPr="00F634CE">
        <w:t>sequences.fa</w:t>
      </w:r>
      <w:bookmarkEnd w:id="5"/>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ORFs from SARS-CoV-2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8" w:name="_Ref45203782"/>
      <w:proofErr w:type="gramStart"/>
      <w:r w:rsidRPr="006A6D62">
        <w:t>orf.summary</w:t>
      </w:r>
      <w:bookmarkEnd w:id="8"/>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22D24A03" w14:textId="77777777" w:rsidR="00A772F5" w:rsidRDefault="007D2A98" w:rsidP="007D2A98">
      <w:pPr>
        <w:pStyle w:val="Heading2"/>
        <w:rPr>
          <w:b/>
          <w:bCs/>
        </w:rPr>
      </w:pPr>
      <w:r w:rsidRPr="005221CD">
        <w:rPr>
          <w:b/>
          <w:bCs/>
        </w:rPr>
        <w:t>S3 Fig. Query joins connecting targets, sequences, and drugs.</w:t>
      </w:r>
      <w:r w:rsidR="0040121C">
        <w:rPr>
          <w:b/>
          <w:bCs/>
        </w:rPr>
        <w:t xml:space="preserve"> Tables with blue backgrounds are supplementary tables populated by this workflow.</w:t>
      </w:r>
    </w:p>
    <w:p w14:paraId="1E26C585" w14:textId="77777777" w:rsidR="00D47847" w:rsidRDefault="00A772F5" w:rsidP="00A772F5">
      <w:pPr>
        <w:pStyle w:val="Heading2"/>
        <w:rPr>
          <w:b/>
          <w:bCs/>
        </w:rPr>
      </w:pPr>
      <w:r>
        <w:rPr>
          <w:b/>
          <w:bCs/>
        </w:rPr>
        <w:t>S4 Fig. ORF FASTA summary from jackhmmer</w:t>
      </w:r>
    </w:p>
    <w:p w14:paraId="61D788C5" w14:textId="5689D32E" w:rsidR="001C3575" w:rsidRPr="005221CD" w:rsidRDefault="00D47847" w:rsidP="00A772F5">
      <w:pPr>
        <w:pStyle w:val="Heading2"/>
      </w:pPr>
      <w:r>
        <w:rPr>
          <w:b/>
          <w:bCs/>
        </w:rPr>
        <w:t>S5 Fig. Target similarity score distribution of ORFs from SARS-CoV-2 genome to ChEMBL targets.</w:t>
      </w:r>
      <w:r w:rsidR="0073028F" w:rsidRPr="005221CD">
        <w:fldChar w:fldCharType="begin"/>
      </w:r>
      <w:r w:rsidR="0073028F" w:rsidRPr="005221CD">
        <w:instrText xml:space="preserve"> REF _Ref45090117 \h </w:instrText>
      </w:r>
      <w:r w:rsidR="005221CD">
        <w:instrText xml:space="preserve"> \* MERGEFORMAT </w:instrText>
      </w:r>
      <w:r w:rsidR="0073028F" w:rsidRPr="005221CD">
        <w:fldChar w:fldCharType="end"/>
      </w:r>
    </w:p>
    <w:sectPr w:rsidR="001C3575" w:rsidRPr="005221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F9E847" w14:textId="77777777" w:rsidR="00012A22" w:rsidRDefault="00012A22" w:rsidP="00747549">
      <w:pPr>
        <w:spacing w:after="0" w:line="240" w:lineRule="auto"/>
      </w:pPr>
      <w:r>
        <w:separator/>
      </w:r>
    </w:p>
  </w:endnote>
  <w:endnote w:type="continuationSeparator" w:id="0">
    <w:p w14:paraId="06F706D0" w14:textId="77777777" w:rsidR="00012A22" w:rsidRDefault="00012A22"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6E8EFF" w14:textId="77777777" w:rsidR="00012A22" w:rsidRDefault="00012A22" w:rsidP="00747549">
      <w:pPr>
        <w:spacing w:after="0" w:line="240" w:lineRule="auto"/>
      </w:pPr>
      <w:r>
        <w:separator/>
      </w:r>
    </w:p>
  </w:footnote>
  <w:footnote w:type="continuationSeparator" w:id="0">
    <w:p w14:paraId="3DD268F9" w14:textId="77777777" w:rsidR="00012A22" w:rsidRDefault="00012A22" w:rsidP="00747549">
      <w:pPr>
        <w:spacing w:after="0" w:line="240" w:lineRule="auto"/>
      </w:pPr>
      <w:r>
        <w:continuationSeparator/>
      </w:r>
    </w:p>
  </w:footnote>
  <w:footnote w:id="1">
    <w:p w14:paraId="525EC442" w14:textId="77777777" w:rsidR="00747549" w:rsidRDefault="00747549" w:rsidP="00747549">
      <w:pPr>
        <w:pStyle w:val="FootnoteText"/>
      </w:pPr>
      <w:r>
        <w:rPr>
          <w:rStyle w:val="FootnoteReference"/>
        </w:rPr>
        <w:footnoteRef/>
      </w:r>
      <w:r>
        <w:t xml:space="preserve"> Student in Brandeis Univeristy GPS program</w:t>
      </w:r>
    </w:p>
    <w:p w14:paraId="189BF471" w14:textId="77777777" w:rsidR="00747549" w:rsidRDefault="00747549" w:rsidP="00747549"/>
    <w:p w14:paraId="31FD4C13" w14:textId="77777777" w:rsidR="00747549" w:rsidRDefault="00747549" w:rsidP="00747549">
      <w:r>
        <w:t>*  Corresponding author</w:t>
      </w:r>
    </w:p>
    <w:p w14:paraId="5D5C3125" w14:textId="77777777" w:rsidR="00747549" w:rsidRPr="00797A4B" w:rsidRDefault="00747549" w:rsidP="00747549">
      <w:r>
        <w:t xml:space="preserve">E-mail: </w:t>
      </w:r>
      <w:hyperlink r:id="rId1" w:history="1">
        <w:r w:rsidRPr="003448BF">
          <w:rPr>
            <w:rStyle w:val="Hyperlink"/>
          </w:rPr>
          <w:t>jbsing@brandeis.edu</w:t>
        </w:r>
      </w:hyperlink>
      <w:r>
        <w:t xml:space="preserve"> (JBS)</w:t>
      </w:r>
    </w:p>
    <w:p w14:paraId="34D633C8" w14:textId="77777777" w:rsidR="00747549" w:rsidRDefault="00747549"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2&lt;/item&gt;&lt;item&gt;17&lt;/item&gt;&lt;item&gt;55&lt;/item&gt;&lt;item&gt;56&lt;/item&gt;&lt;item&gt;57&lt;/item&gt;&lt;item&gt;60&lt;/item&gt;&lt;item&gt;62&lt;/item&gt;&lt;item&gt;63&lt;/item&gt;&lt;item&gt;67&lt;/item&gt;&lt;item&gt;68&lt;/item&gt;&lt;item&gt;105&lt;/item&gt;&lt;item&gt;123&lt;/item&gt;&lt;item&gt;151&lt;/item&gt;&lt;item&gt;154&lt;/item&gt;&lt;item&gt;155&lt;/item&gt;&lt;item&gt;156&lt;/item&gt;&lt;item&gt;157&lt;/item&gt;&lt;item&gt;158&lt;/item&gt;&lt;/record-ids&gt;&lt;/item&gt;&lt;/Libraries&gt;"/>
  </w:docVars>
  <w:rsids>
    <w:rsidRoot w:val="00DD4AF5"/>
    <w:rsid w:val="00012A22"/>
    <w:rsid w:val="000353F3"/>
    <w:rsid w:val="000774ED"/>
    <w:rsid w:val="000D2D95"/>
    <w:rsid w:val="000D7F9F"/>
    <w:rsid w:val="000F1B48"/>
    <w:rsid w:val="00131106"/>
    <w:rsid w:val="001366F6"/>
    <w:rsid w:val="00147E08"/>
    <w:rsid w:val="00147EFE"/>
    <w:rsid w:val="001C3575"/>
    <w:rsid w:val="001F2D07"/>
    <w:rsid w:val="00213F07"/>
    <w:rsid w:val="002432AD"/>
    <w:rsid w:val="002644DB"/>
    <w:rsid w:val="002739F6"/>
    <w:rsid w:val="0028157D"/>
    <w:rsid w:val="0029721C"/>
    <w:rsid w:val="002B19C0"/>
    <w:rsid w:val="00372733"/>
    <w:rsid w:val="00391C53"/>
    <w:rsid w:val="00393E42"/>
    <w:rsid w:val="00395457"/>
    <w:rsid w:val="003B0E41"/>
    <w:rsid w:val="003B72D7"/>
    <w:rsid w:val="003C5EF3"/>
    <w:rsid w:val="0040121C"/>
    <w:rsid w:val="00412C42"/>
    <w:rsid w:val="0046466B"/>
    <w:rsid w:val="00477F92"/>
    <w:rsid w:val="004900DF"/>
    <w:rsid w:val="00494901"/>
    <w:rsid w:val="004A20BA"/>
    <w:rsid w:val="004B60FD"/>
    <w:rsid w:val="004E1909"/>
    <w:rsid w:val="004F0A08"/>
    <w:rsid w:val="00507873"/>
    <w:rsid w:val="005221CD"/>
    <w:rsid w:val="005401CE"/>
    <w:rsid w:val="00561C8D"/>
    <w:rsid w:val="005F59BA"/>
    <w:rsid w:val="005F5C7A"/>
    <w:rsid w:val="005F7D4D"/>
    <w:rsid w:val="006025E0"/>
    <w:rsid w:val="0060290E"/>
    <w:rsid w:val="00620961"/>
    <w:rsid w:val="006322C2"/>
    <w:rsid w:val="00646173"/>
    <w:rsid w:val="0065517C"/>
    <w:rsid w:val="006943EE"/>
    <w:rsid w:val="00694EAE"/>
    <w:rsid w:val="006A6D62"/>
    <w:rsid w:val="006F77A8"/>
    <w:rsid w:val="007154C3"/>
    <w:rsid w:val="0072300A"/>
    <w:rsid w:val="007301FB"/>
    <w:rsid w:val="0073028F"/>
    <w:rsid w:val="00747549"/>
    <w:rsid w:val="007C7ECE"/>
    <w:rsid w:val="007D2A98"/>
    <w:rsid w:val="007D31A6"/>
    <w:rsid w:val="00801B29"/>
    <w:rsid w:val="0081345A"/>
    <w:rsid w:val="00820365"/>
    <w:rsid w:val="00833647"/>
    <w:rsid w:val="00835714"/>
    <w:rsid w:val="008711C5"/>
    <w:rsid w:val="00876439"/>
    <w:rsid w:val="00881594"/>
    <w:rsid w:val="008C5A5D"/>
    <w:rsid w:val="008D7DF7"/>
    <w:rsid w:val="008E1993"/>
    <w:rsid w:val="00900D47"/>
    <w:rsid w:val="00910BFF"/>
    <w:rsid w:val="00917E6D"/>
    <w:rsid w:val="0098656F"/>
    <w:rsid w:val="00987570"/>
    <w:rsid w:val="00987695"/>
    <w:rsid w:val="009A31B7"/>
    <w:rsid w:val="009C7A3C"/>
    <w:rsid w:val="009E2801"/>
    <w:rsid w:val="00A2110D"/>
    <w:rsid w:val="00A25247"/>
    <w:rsid w:val="00A772F5"/>
    <w:rsid w:val="00A91380"/>
    <w:rsid w:val="00AE0C0D"/>
    <w:rsid w:val="00AE5F16"/>
    <w:rsid w:val="00AE7C95"/>
    <w:rsid w:val="00B24C28"/>
    <w:rsid w:val="00B723C0"/>
    <w:rsid w:val="00B8254F"/>
    <w:rsid w:val="00B84EB5"/>
    <w:rsid w:val="00BF7CE7"/>
    <w:rsid w:val="00C10B45"/>
    <w:rsid w:val="00C30EC0"/>
    <w:rsid w:val="00C5130C"/>
    <w:rsid w:val="00C63637"/>
    <w:rsid w:val="00CA3D27"/>
    <w:rsid w:val="00CC4AD2"/>
    <w:rsid w:val="00CE0A4E"/>
    <w:rsid w:val="00CF2ED3"/>
    <w:rsid w:val="00D35B8C"/>
    <w:rsid w:val="00D422F3"/>
    <w:rsid w:val="00D47847"/>
    <w:rsid w:val="00DA0773"/>
    <w:rsid w:val="00DA7679"/>
    <w:rsid w:val="00DB1253"/>
    <w:rsid w:val="00DD4AF5"/>
    <w:rsid w:val="00DD6710"/>
    <w:rsid w:val="00DF0488"/>
    <w:rsid w:val="00DF5057"/>
    <w:rsid w:val="00DF5BDD"/>
    <w:rsid w:val="00E223B5"/>
    <w:rsid w:val="00E75ABE"/>
    <w:rsid w:val="00F61C06"/>
    <w:rsid w:val="00F634CE"/>
    <w:rsid w:val="00F63917"/>
    <w:rsid w:val="00F65352"/>
    <w:rsid w:val="00FB1BD3"/>
    <w:rsid w:val="00FE09F4"/>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wnload/" TargetMode="External"/><Relationship Id="rId13" Type="http://schemas.openxmlformats.org/officeDocument/2006/relationships/hyperlink" Target="http://emboss.sourceforge.net" TargetMode="External"/><Relationship Id="rId3" Type="http://schemas.openxmlformats.org/officeDocument/2006/relationships/settings" Target="settings.xml"/><Relationship Id="rId7" Type="http://schemas.openxmlformats.org/officeDocument/2006/relationships/hyperlink" Target="https://www.postgresql.org/" TargetMode="External"/><Relationship Id="rId12"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virtualbox.or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microsoft.com/en-us/windows" TargetMode="External"/><Relationship Id="rId4" Type="http://schemas.openxmlformats.org/officeDocument/2006/relationships/webSettings" Target="webSettings.xml"/><Relationship Id="rId9" Type="http://schemas.openxmlformats.org/officeDocument/2006/relationships/hyperlink" Target="https://www.centos.org/" TargetMode="External"/><Relationship Id="rId14" Type="http://schemas.openxmlformats.org/officeDocument/2006/relationships/hyperlink" Target="http://www.swissdock.c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7</TotalTime>
  <Pages>11</Pages>
  <Words>5738</Words>
  <Characters>32712</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94</cp:revision>
  <dcterms:created xsi:type="dcterms:W3CDTF">2020-07-02T23:02:00Z</dcterms:created>
  <dcterms:modified xsi:type="dcterms:W3CDTF">2020-07-13T15:14:00Z</dcterms:modified>
</cp:coreProperties>
</file>